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3B7E" w:rsidRPr="00D23B7E" w:rsidRDefault="00D23B7E" w:rsidP="00D23B7E">
      <w:pPr>
        <w:spacing w:line="480" w:lineRule="auto"/>
        <w:jc w:val="center"/>
        <w:rPr>
          <w:b/>
        </w:rPr>
      </w:pPr>
      <w:r>
        <w:rPr>
          <w:b/>
        </w:rPr>
        <w:t>Abstract</w:t>
      </w:r>
      <w:bookmarkStart w:id="0" w:name="_GoBack"/>
      <w:bookmarkEnd w:id="0"/>
    </w:p>
    <w:p w:rsidR="00D23B7E" w:rsidRPr="00180A9B" w:rsidRDefault="00D23B7E" w:rsidP="00D23B7E">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probability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acquisition), and that the two colors were paired with high or low probability of earning a reward. In the third block (extinction) participants could not earn any rewards. Participants were faster and more accurate in the training and test blocks compared to baseline. No effect of reward probability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probabilities.</w:t>
      </w:r>
    </w:p>
    <w:p w:rsidR="00D23B7E" w:rsidRDefault="00D23B7E" w:rsidP="00D23B7E">
      <w:pPr>
        <w:spacing w:line="480" w:lineRule="auto"/>
        <w:jc w:val="both"/>
      </w:pPr>
      <w:r>
        <w:lastRenderedPageBreak/>
        <w:t xml:space="preserve">Keywords: attention; EEG; feature-based attention; reward; motivation; steady-state visually evoked potentials; frequency tagging  </w:t>
      </w:r>
    </w:p>
    <w:p w:rsidR="00D23B7E" w:rsidRDefault="00D23B7E" w:rsidP="00C363C8">
      <w:pPr>
        <w:pStyle w:val="Heading1"/>
        <w:spacing w:before="0"/>
      </w:pPr>
    </w:p>
    <w:p w:rsidR="00C363C8" w:rsidRDefault="00C363C8" w:rsidP="00C363C8">
      <w:pPr>
        <w:pStyle w:val="Heading1"/>
        <w:spacing w:before="0"/>
      </w:pPr>
      <w:r w:rsidRPr="00E21032">
        <w:t>Introduction</w:t>
      </w:r>
    </w:p>
    <w:p w:rsidR="00C363C8" w:rsidRPr="00014B1F" w:rsidRDefault="00C363C8" w:rsidP="00C363C8"/>
    <w:p w:rsidR="00C363C8" w:rsidRDefault="00C363C8" w:rsidP="00C363C8">
      <w:pPr>
        <w:spacing w:line="480" w:lineRule="auto"/>
        <w:ind w:firstLine="284"/>
        <w:jc w:val="both"/>
      </w:pPr>
      <w:r>
        <w:t xml:space="preserve">Given the limited processing capacity, selective attention is crucial in choosing which stimuli will be processed </w:t>
      </w:r>
      <w:r>
        <w:fldChar w:fldCharType="begin" w:fldLock="1"/>
      </w:r>
      <w: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fldChar w:fldCharType="separate"/>
      </w:r>
      <w:r w:rsidRPr="008C257C">
        <w:rPr>
          <w:noProof/>
        </w:rPr>
        <w:t>(Chun, Golomb, &amp; Turk-Browne, 2011; Desimone &amp; Duncan, 1995)</w:t>
      </w:r>
      <w:r>
        <w:fldChar w:fldCharType="end"/>
      </w:r>
      <w:r>
        <w:t xml:space="preserve">. Visual selective attention (VSA) prioritizes stimuli in accordance with current goals and knowledge based on previous learning </w:t>
      </w:r>
      <w:r>
        <w:fldChar w:fldCharType="begin" w:fldLock="1"/>
      </w:r>
      <w:r>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fldChar w:fldCharType="separate"/>
      </w:r>
      <w:r w:rsidRPr="008C257C">
        <w:rPr>
          <w:noProof/>
        </w:rPr>
        <w:t>(Chelazzi, Perlato, Santandrea, &amp; Della Libera, 2013)</w:t>
      </w:r>
      <w:r>
        <w:fldChar w:fldCharType="end"/>
      </w:r>
      <w:r>
        <w:t xml:space="preserve">. Della </w:t>
      </w:r>
      <w:proofErr w:type="spellStart"/>
      <w:r>
        <w:t>Libera</w:t>
      </w:r>
      <w:proofErr w:type="spellEnd"/>
      <w:r>
        <w:t xml:space="preserve"> and </w:t>
      </w:r>
      <w:proofErr w:type="spellStart"/>
      <w:r>
        <w:t>Chelazzi</w:t>
      </w:r>
      <w:proofErr w:type="spellEnd"/>
      <w:r>
        <w:t xml:space="preserve"> were the first to show that objects related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w:t>
      </w:r>
    </w:p>
    <w:p w:rsidR="00C363C8" w:rsidRDefault="00C363C8" w:rsidP="00C363C8">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rsidR="00C363C8" w:rsidRDefault="00C363C8" w:rsidP="00C363C8">
      <w:pPr>
        <w:spacing w:line="480" w:lineRule="auto"/>
        <w:jc w:val="both"/>
      </w:pPr>
      <w:r>
        <w:t xml:space="preserve">Similar results were also found for features and locations related to different reward contingencies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The mechanisms through which rewards influence selective attention are a matter of intensive empirical and theoretical work. However, most researchers in the field agree that rewarded locations, objects, and object features </w:t>
      </w:r>
      <w:r>
        <w:lastRenderedPageBreak/>
        <w:t xml:space="preserve">are prioritized by increasing their saliency, while the saliency of the other locations, objects, and object features is reduced. This mechanism is commonly linked to the activity of the neurons in the visual cortex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8C257C">
        <w:rPr>
          <w:noProof/>
        </w:rPr>
        <w:t>(Roelfsema, van Ooyen, &amp; Watanabe, 2010)</w:t>
      </w:r>
      <w:r>
        <w:fldChar w:fldCharType="end"/>
      </w:r>
      <w:r>
        <w:t xml:space="preserve">. This idea has received a significant amount of support in fMRI and ERP studies. </w:t>
      </w:r>
      <w:r>
        <w:tab/>
      </w:r>
    </w:p>
    <w:p w:rsidR="00C363C8" w:rsidRDefault="00C363C8" w:rsidP="00C363C8">
      <w:pPr>
        <w:spacing w:line="480" w:lineRule="auto"/>
        <w:ind w:firstLine="720"/>
        <w:jc w:val="both"/>
      </w:pPr>
      <w:r>
        <w:t xml:space="preserve">It is known that there is a bottom-up effect, but here we wanted to look at what happens when participants strategically change their attentional set. </w:t>
      </w:r>
    </w:p>
    <w:p w:rsidR="00C363C8" w:rsidRPr="00C4343E" w:rsidRDefault="00C363C8" w:rsidP="00C363C8">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rsidR="00C363C8" w:rsidRDefault="00C363C8" w:rsidP="00C363C8">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rsidR="00C363C8" w:rsidRDefault="00C363C8" w:rsidP="00C363C8">
      <w:pPr>
        <w:spacing w:line="480" w:lineRule="auto"/>
        <w:jc w:val="both"/>
      </w:pPr>
      <w:r>
        <w:tab/>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several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lastRenderedPageBreak/>
        <w:t xml:space="preserve">attention, while there is no possibility of investigating more sustained allocation of attention towards certain features. Finally, these paradigms do not allow for simultaneous measurements of attention allocation towards stimuli related to different values. </w:t>
      </w:r>
    </w:p>
    <w:p w:rsidR="00C363C8" w:rsidRDefault="00C363C8" w:rsidP="00C363C8">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8C257C">
        <w:rPr>
          <w:noProof/>
        </w:rPr>
        <w:t>(Norcia, Appelbaum, Ales, Cottereau, &amp; Rossion, 2015)</w:t>
      </w:r>
      <w:r>
        <w:fldChar w:fldCharType="end"/>
      </w:r>
      <w:r>
        <w:t xml:space="preserve">. They are generated by the primary visual cortex (V1-V3)[REF]. SSVEPs allow for the study of simultaneous allocation of selective attention towards multiple stimuli. Each of those stimuli can be flickering at different frequencies which will produce SSVEPs at those respective frequencies. SSVEPs have been particularly useful in the study of attention because the amplitude of SSVEPs is reliably increased by spatial and feature-based attention </w:t>
      </w:r>
      <w:r>
        <w:fldChar w:fldCharType="begin" w:fldLock="1"/>
      </w:r>
      <w:r>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fldChar w:fldCharType="separate"/>
      </w:r>
      <w:r w:rsidRPr="008C257C">
        <w:rPr>
          <w:noProof/>
        </w:rPr>
        <w:t>(Andersen, Müller, &amp; Hillyard, 2012)</w:t>
      </w:r>
      <w:r>
        <w:fldChar w:fldCharType="end"/>
      </w:r>
      <w:r>
        <w:t xml:space="preserve">. The application of SSVEPs has allowed for a clear experimental dissociation between spatial and feature-based selective attention </w:t>
      </w:r>
      <w:r>
        <w:fldChar w:fldCharType="begin" w:fldLock="1"/>
      </w:r>
      <w: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fldChar w:fldCharType="separate"/>
      </w:r>
      <w:r w:rsidRPr="00D14292">
        <w:rPr>
          <w:noProof/>
        </w:rPr>
        <w:t>(Muller et al., 2006)</w:t>
      </w:r>
      <w:r>
        <w:fldChar w:fldCharType="end"/>
      </w:r>
      <w:r>
        <w:t xml:space="preserve"> and for tracking the time-course of feature-based attention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8C257C">
        <w:rPr>
          <w:noProof/>
        </w:rPr>
        <w:t>(Andersen &amp; Müller, 2010)</w:t>
      </w:r>
      <w:r>
        <w:fldChar w:fldCharType="end"/>
      </w:r>
      <w:r>
        <w:t xml:space="preserve">. To summarize, SSVEPs provide a signal of good signal-to-noise ratio which enables: tracking simultaneous allocation of attention across multiple stimuli of different features; provide a measure of sustained attention; and can dissociate between spatial and feature-based attention. </w:t>
      </w:r>
    </w:p>
    <w:p w:rsidR="00C363C8" w:rsidRPr="00F514A9" w:rsidRDefault="00C363C8" w:rsidP="00C363C8">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rsidR="00C363C8" w:rsidRDefault="00C363C8" w:rsidP="00C363C8">
      <w:pPr>
        <w:spacing w:line="480" w:lineRule="auto"/>
        <w:ind w:firstLine="720"/>
        <w:jc w:val="both"/>
      </w:pPr>
    </w:p>
    <w:p w:rsidR="00C363C8" w:rsidRPr="000C7DEE" w:rsidRDefault="00C363C8" w:rsidP="00C363C8">
      <w:pPr>
        <w:spacing w:line="480" w:lineRule="auto"/>
        <w:jc w:val="both"/>
        <w:rPr>
          <w:b/>
        </w:rPr>
      </w:pPr>
      <w:r w:rsidRPr="000C7DEE">
        <w:rPr>
          <w:b/>
        </w:rPr>
        <w:t>Andersen et al., 2012</w:t>
      </w:r>
    </w:p>
    <w:p w:rsidR="00C363C8" w:rsidRDefault="00C363C8" w:rsidP="00C363C8">
      <w:pPr>
        <w:spacing w:line="480" w:lineRule="auto"/>
        <w:jc w:val="both"/>
      </w:pPr>
      <w:r>
        <w:t xml:space="preserve"> “In typical visual search paradigms, each element of the search display is presented at a unique location, and hence spatial locations and features are confounded”</w:t>
      </w:r>
    </w:p>
    <w:p w:rsidR="00C363C8" w:rsidRDefault="00C363C8" w:rsidP="00C363C8">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rsidR="00C363C8" w:rsidRPr="009B4EF7" w:rsidRDefault="00C363C8" w:rsidP="00C363C8">
      <w:pPr>
        <w:spacing w:line="480" w:lineRule="auto"/>
        <w:jc w:val="both"/>
        <w:rPr>
          <w:b/>
        </w:rPr>
      </w:pPr>
      <w:r>
        <w:rPr>
          <w:b/>
        </w:rPr>
        <w:t>Norcia et al., 2015</w:t>
      </w:r>
    </w:p>
    <w:p w:rsidR="00C363C8" w:rsidRPr="000C7DEE" w:rsidRDefault="00C363C8" w:rsidP="00C363C8">
      <w:pPr>
        <w:spacing w:line="480" w:lineRule="auto"/>
        <w:jc w:val="both"/>
        <w:rPr>
          <w:i/>
        </w:rPr>
      </w:pPr>
      <w:r>
        <w:rPr>
          <w:i/>
        </w:rPr>
        <w:t>Advantages of SSVEPs</w:t>
      </w:r>
    </w:p>
    <w:p w:rsidR="00C363C8" w:rsidRDefault="00C363C8" w:rsidP="00C363C8">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rsidR="00C363C8" w:rsidRPr="000C7DEE" w:rsidRDefault="00C363C8" w:rsidP="00C363C8">
      <w:pPr>
        <w:spacing w:line="480" w:lineRule="auto"/>
        <w:jc w:val="both"/>
        <w:rPr>
          <w:i/>
        </w:rPr>
      </w:pPr>
      <w:r>
        <w:rPr>
          <w:i/>
        </w:rPr>
        <w:t>Dissociating spatial and feature attention</w:t>
      </w:r>
    </w:p>
    <w:p w:rsidR="00C363C8" w:rsidRDefault="00C363C8" w:rsidP="00C363C8">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rsidR="00C363C8" w:rsidRDefault="00C363C8" w:rsidP="00C363C8">
      <w:pPr>
        <w:spacing w:line="480" w:lineRule="auto"/>
        <w:jc w:val="both"/>
      </w:pPr>
      <w:r>
        <w:t>“</w:t>
      </w:r>
      <w:r w:rsidRPr="000C7DEE">
        <w:t xml:space="preserve">Beginning in 2006, Muller, Andersen, and </w:t>
      </w:r>
      <w:proofErr w:type="spellStart"/>
      <w:r w:rsidRPr="000C7DEE">
        <w:t>Hillyard</w:t>
      </w:r>
      <w:proofErr w:type="spellEnd"/>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rsidR="00C363C8" w:rsidRPr="000C7DEE" w:rsidRDefault="00C363C8" w:rsidP="00C363C8">
      <w:pPr>
        <w:spacing w:line="480" w:lineRule="auto"/>
        <w:jc w:val="both"/>
        <w:rPr>
          <w:i/>
        </w:rPr>
      </w:pPr>
      <w:r>
        <w:rPr>
          <w:i/>
        </w:rPr>
        <w:t>Attended vs. unattended advantage</w:t>
      </w:r>
    </w:p>
    <w:p w:rsidR="00C363C8" w:rsidRPr="000C7DEE" w:rsidRDefault="00C363C8" w:rsidP="00C363C8">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proofErr w:type="spellStart"/>
      <w:r w:rsidRPr="000C7DEE">
        <w:t>Hillyard</w:t>
      </w:r>
      <w:proofErr w:type="spellEnd"/>
      <w:r w:rsidRPr="000C7DEE">
        <w:t>, 1996), two strings of alphanumeric characters</w:t>
      </w:r>
      <w:r>
        <w:t xml:space="preserve"> </w:t>
      </w:r>
      <w:r w:rsidRPr="000C7DEE">
        <w:t xml:space="preserve">were presented in the left and right visual </w:t>
      </w:r>
      <w:proofErr w:type="spellStart"/>
      <w:r w:rsidRPr="000C7DEE">
        <w:t>hemifields</w:t>
      </w:r>
      <w:proofErr w:type="spellEnd"/>
    </w:p>
    <w:p w:rsidR="00C363C8" w:rsidRDefault="00C363C8" w:rsidP="00C363C8">
      <w:pPr>
        <w:spacing w:line="480" w:lineRule="auto"/>
        <w:jc w:val="both"/>
      </w:pPr>
      <w:r w:rsidRPr="000C7DEE">
        <w:t>(Figure 13).</w:t>
      </w:r>
      <w:r>
        <w:t>”</w:t>
      </w:r>
    </w:p>
    <w:p w:rsidR="00C363C8" w:rsidRDefault="00C363C8" w:rsidP="00C363C8">
      <w:pPr>
        <w:spacing w:line="480" w:lineRule="auto"/>
        <w:jc w:val="both"/>
        <w:rPr>
          <w:b/>
        </w:rPr>
      </w:pPr>
    </w:p>
    <w:p w:rsidR="00C363C8" w:rsidRDefault="00C363C8" w:rsidP="00C363C8">
      <w:pPr>
        <w:spacing w:line="480" w:lineRule="auto"/>
        <w:jc w:val="both"/>
        <w:rPr>
          <w:b/>
        </w:rPr>
      </w:pPr>
    </w:p>
    <w:p w:rsidR="00C363C8" w:rsidRPr="00555B1B" w:rsidRDefault="00C363C8" w:rsidP="00C363C8">
      <w:pPr>
        <w:spacing w:line="480" w:lineRule="auto"/>
        <w:jc w:val="both"/>
        <w:rPr>
          <w:b/>
        </w:rPr>
      </w:pPr>
      <w:r w:rsidRPr="00555B1B">
        <w:rPr>
          <w:b/>
        </w:rPr>
        <w:t>Soren chapter</w:t>
      </w:r>
    </w:p>
    <w:p w:rsidR="00C363C8" w:rsidRDefault="00C363C8" w:rsidP="00C363C8">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w:t>
      </w:r>
      <w:proofErr w:type="spellStart"/>
      <w:r>
        <w:t>midoccipital</w:t>
      </w:r>
      <w:proofErr w:type="spellEnd"/>
      <w:r>
        <w:t xml:space="preserve"> (V3a) and ventral occipital (V4) areas.” In the PNAS paper: “the cortical currents giving rise to the SSVEP attention effect were localized to a region containing the early visual areas V1-V3.” </w:t>
      </w:r>
    </w:p>
    <w:p w:rsidR="00C363C8" w:rsidRDefault="00C363C8" w:rsidP="00C363C8">
      <w:pPr>
        <w:spacing w:line="480" w:lineRule="auto"/>
        <w:jc w:val="both"/>
      </w:pPr>
      <w:r>
        <w:tab/>
      </w:r>
    </w:p>
    <w:p w:rsidR="00C363C8" w:rsidRDefault="00C363C8" w:rsidP="00C363C8">
      <w:pPr>
        <w:spacing w:line="480" w:lineRule="auto"/>
        <w:jc w:val="both"/>
        <w:rPr>
          <w:i/>
        </w:rPr>
      </w:pPr>
      <w:proofErr w:type="spellStart"/>
      <w:r>
        <w:rPr>
          <w:i/>
        </w:rPr>
        <w:t>Chelazzi</w:t>
      </w:r>
      <w:proofErr w:type="spellEnd"/>
      <w:r>
        <w:rPr>
          <w:i/>
        </w:rPr>
        <w:t xml:space="preserve"> 2013</w:t>
      </w:r>
    </w:p>
    <w:p w:rsidR="00C363C8" w:rsidRDefault="00C363C8" w:rsidP="00C363C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rsidR="00C363C8" w:rsidRDefault="00C363C8" w:rsidP="00C363C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rsidR="00C363C8" w:rsidRDefault="00C363C8" w:rsidP="00C363C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rsidR="00C363C8" w:rsidRDefault="00C363C8" w:rsidP="00C363C8">
      <w:pPr>
        <w:spacing w:line="480" w:lineRule="auto"/>
        <w:jc w:val="both"/>
      </w:pPr>
      <w:r>
        <w:t>We show that:</w:t>
      </w:r>
    </w:p>
    <w:p w:rsidR="00C363C8" w:rsidRDefault="00C363C8" w:rsidP="00C363C8">
      <w:pPr>
        <w:spacing w:line="480" w:lineRule="auto"/>
        <w:jc w:val="both"/>
      </w:pPr>
      <w:r>
        <w:t>1) Introduction of rewards affects feature-based attention both behaviorally and in SSVEPs</w:t>
      </w:r>
    </w:p>
    <w:p w:rsidR="00C363C8" w:rsidRDefault="00C363C8" w:rsidP="00C363C8">
      <w:pPr>
        <w:spacing w:line="480" w:lineRule="auto"/>
        <w:jc w:val="both"/>
      </w:pPr>
      <w:r>
        <w:t>2) Leads to lower levels of attention for the low rewarded stimuli, while high rewarded stimuli stay at the same level</w:t>
      </w:r>
    </w:p>
    <w:p w:rsidR="00C363C8" w:rsidRDefault="00C363C8" w:rsidP="00C363C8">
      <w:pPr>
        <w:spacing w:line="480" w:lineRule="auto"/>
        <w:jc w:val="both"/>
      </w:pPr>
      <w:r>
        <w:t>3) The lingering effect of reward is present in the absence of rewards, even though our measure of feature-based attention goes back to baseline</w:t>
      </w:r>
    </w:p>
    <w:p w:rsidR="00C363C8" w:rsidRPr="006702FE" w:rsidRDefault="00C363C8" w:rsidP="00C363C8">
      <w:pPr>
        <w:spacing w:line="480" w:lineRule="auto"/>
        <w:jc w:val="both"/>
        <w:rPr>
          <w:b/>
        </w:rPr>
      </w:pPr>
      <w:proofErr w:type="spellStart"/>
      <w:r w:rsidRPr="006702FE">
        <w:rPr>
          <w:b/>
        </w:rPr>
        <w:t>Maunsell</w:t>
      </w:r>
      <w:proofErr w:type="spellEnd"/>
      <w:r w:rsidRPr="006702FE">
        <w:rPr>
          <w:b/>
        </w:rPr>
        <w:t>, 2004</w:t>
      </w:r>
    </w:p>
    <w:p w:rsidR="00C363C8" w:rsidRDefault="00C363C8" w:rsidP="00C363C8">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rsidR="00C363C8" w:rsidRDefault="00C363C8" w:rsidP="00C363C8">
      <w:pPr>
        <w:spacing w:line="480" w:lineRule="auto"/>
        <w:jc w:val="both"/>
        <w:rPr>
          <w:b/>
        </w:rPr>
      </w:pPr>
      <w:r>
        <w:rPr>
          <w:b/>
        </w:rPr>
        <w:t>SSVEPs</w:t>
      </w:r>
    </w:p>
    <w:p w:rsidR="00C363C8" w:rsidRDefault="00C363C8" w:rsidP="00C363C8">
      <w:pPr>
        <w:spacing w:line="480" w:lineRule="auto"/>
        <w:jc w:val="both"/>
      </w:pPr>
    </w:p>
    <w:p w:rsidR="00C363C8" w:rsidRDefault="00C363C8" w:rsidP="00C363C8">
      <w:pPr>
        <w:spacing w:line="480" w:lineRule="auto"/>
        <w:jc w:val="both"/>
        <w:rPr>
          <w:b/>
        </w:rPr>
      </w:pPr>
      <w:r>
        <w:rPr>
          <w:b/>
        </w:rPr>
        <w:t>The present study</w:t>
      </w:r>
    </w:p>
    <w:p w:rsidR="00C363C8" w:rsidRPr="0015680F" w:rsidRDefault="00C363C8" w:rsidP="00C363C8">
      <w:pPr>
        <w:spacing w:line="480" w:lineRule="auto"/>
        <w:jc w:val="both"/>
      </w:pPr>
      <w:r>
        <w:t xml:space="preserve">Our goal is to use SSVEPs in order to, for the first time, assess the influence of reward probability on sustained feature-based attention. How this fits with the theoretical models presented in the first part of the intro? Present the main idea and design of the study. We manipulate reward probability, not magnitude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702FE">
        <w:rPr>
          <w:noProof/>
        </w:rPr>
        <w:t>(Maunsell, 2004)</w:t>
      </w:r>
      <w:r>
        <w:fldChar w:fldCharType="end"/>
      </w:r>
      <w:r>
        <w:t>.</w:t>
      </w:r>
    </w:p>
    <w:p w:rsidR="00C363C8" w:rsidRDefault="00C363C8" w:rsidP="00C363C8">
      <w:pPr>
        <w:spacing w:line="480" w:lineRule="auto"/>
        <w:ind w:firstLine="720"/>
        <w:jc w:val="both"/>
      </w:pPr>
    </w:p>
    <w:p w:rsidR="00C363C8" w:rsidRDefault="00C363C8" w:rsidP="00C363C8">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rsidR="00C363C8" w:rsidRDefault="00C363C8" w:rsidP="00C363C8">
      <w:pPr>
        <w:rPr>
          <w:b/>
        </w:rPr>
      </w:pPr>
      <w:r>
        <w:rPr>
          <w:b/>
        </w:rPr>
        <w:br w:type="page"/>
      </w:r>
    </w:p>
    <w:p w:rsidR="007C79CD" w:rsidRDefault="007C79CD"/>
    <w:sectPr w:rsidR="007C79CD">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63C8"/>
    <w:rsid w:val="007C79CD"/>
    <w:rsid w:val="008E74DB"/>
    <w:rsid w:val="00C363C8"/>
    <w:rsid w:val="00D23B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AA58"/>
  <w15:chartTrackingRefBased/>
  <w15:docId w15:val="{5B675C1F-F2E5-41D1-A390-ADEDCC575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63C8"/>
  </w:style>
  <w:style w:type="paragraph" w:styleId="Heading1">
    <w:name w:val="heading 1"/>
    <w:basedOn w:val="Normal"/>
    <w:next w:val="Normal"/>
    <w:link w:val="Heading1Char"/>
    <w:uiPriority w:val="9"/>
    <w:qFormat/>
    <w:rsid w:val="00C363C8"/>
    <w:pPr>
      <w:keepNext/>
      <w:keepLines/>
      <w:spacing w:before="240" w:after="0"/>
      <w:jc w:val="center"/>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6">
    <w:name w:val="APA 6"/>
    <w:basedOn w:val="TableNormal"/>
    <w:uiPriority w:val="99"/>
    <w:rsid w:val="008E74DB"/>
    <w:pPr>
      <w:spacing w:after="0" w:line="240" w:lineRule="auto"/>
    </w:pPr>
    <w:tblPr/>
  </w:style>
  <w:style w:type="character" w:customStyle="1" w:styleId="Heading1Char">
    <w:name w:val="Heading 1 Char"/>
    <w:basedOn w:val="DefaultParagraphFont"/>
    <w:link w:val="Heading1"/>
    <w:uiPriority w:val="9"/>
    <w:rsid w:val="00C363C8"/>
    <w:rPr>
      <w:rFonts w:eastAsiaTheme="majorEastAsia" w:cstheme="majorBidi"/>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6581</Words>
  <Characters>37512</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4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dcterms:created xsi:type="dcterms:W3CDTF">2018-08-24T12:29:00Z</dcterms:created>
  <dcterms:modified xsi:type="dcterms:W3CDTF">2018-08-24T13:46:00Z</dcterms:modified>
</cp:coreProperties>
</file>